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D41146">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D41146">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D41146">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D41146">
      <w:pPr>
        <w:pStyle w:val="Heading1"/>
      </w:pPr>
      <w:r w:rsidRPr="00CE69C5">
        <w:t>ROS</w:t>
      </w:r>
      <w:r w:rsidR="00426223" w:rsidRPr="00CE69C5">
        <w:t>-S</w:t>
      </w:r>
      <w:r w:rsidRPr="00CE69C5">
        <w:t xml:space="preserve">licer </w:t>
      </w:r>
      <w:r w:rsidRPr="00CE69C5">
        <w:t>integration</w:t>
      </w:r>
      <w:r w:rsidRPr="00CE69C5">
        <w:t xml:space="preserve"> and robotic control</w:t>
      </w:r>
    </w:p>
    <w:p w14:paraId="7773140E" w14:textId="77777777" w:rsidR="00AB677E" w:rsidRPr="00CE69C5" w:rsidRDefault="00D41146">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D41146">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D41146">
      <w:pPr>
        <w:pStyle w:val="Heading2"/>
      </w:pPr>
      <w:r w:rsidRPr="00CE69C5">
        <w:t>R</w:t>
      </w:r>
      <w:r w:rsidRPr="00CE69C5">
        <w:t>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w:t>
      </w:r>
      <w:r w:rsidRPr="0031149D">
        <w:t>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6166511A" w:rsidR="00D01B96" w:rsidRDefault="00D01B96" w:rsidP="00D01B96">
      <w:pPr>
        <w:pStyle w:val="Heading2"/>
      </w:pPr>
      <w:r>
        <w:t>3D slicer path planning</w:t>
      </w:r>
    </w:p>
    <w:p w14:paraId="319ED24D" w14:textId="1B72E099" w:rsidR="00C90902" w:rsidRDefault="00C90902" w:rsidP="00331C43">
      <w:pPr>
        <w:pStyle w:val="Heading3"/>
      </w:pPr>
      <w:r w:rsidRPr="00C90902">
        <w:t xml:space="preserve">avoidance of a critical structure </w:t>
      </w:r>
    </w:p>
    <w:p w14:paraId="211F07CE" w14:textId="2225CFCF" w:rsidR="00C90902" w:rsidRDefault="00C90902" w:rsidP="00331C43">
      <w:pPr>
        <w:pStyle w:val="Heading3"/>
      </w:pPr>
      <w:r w:rsidRPr="00C90902">
        <w:t>placement of the tool into a target struct</w:t>
      </w:r>
      <w:bookmarkStart w:id="0" w:name="_GoBack"/>
      <w:bookmarkEnd w:id="0"/>
      <w:r w:rsidRPr="00C90902">
        <w:t xml:space="preserve">ure </w:t>
      </w:r>
    </w:p>
    <w:p w14:paraId="3D7BBF5B" w14:textId="794456B0" w:rsidR="00C90902" w:rsidRDefault="00C90902" w:rsidP="00331C43">
      <w:pPr>
        <w:pStyle w:val="Heading3"/>
      </w:pPr>
      <w:r w:rsidRPr="00C90902">
        <w:t xml:space="preserve">trajectory is below a certain length </w:t>
      </w:r>
    </w:p>
    <w:p w14:paraId="47326DF9" w14:textId="49E27066" w:rsidR="00C90902" w:rsidRPr="00C90902" w:rsidRDefault="00C90902" w:rsidP="00331C43">
      <w:pPr>
        <w:pStyle w:val="Heading3"/>
      </w:pPr>
      <w:r w:rsidRPr="00C90902">
        <w:t xml:space="preserve">maximizing distance from critical structures </w:t>
      </w:r>
    </w:p>
    <w:p w14:paraId="4DBEA1BC" w14:textId="77777777" w:rsidR="00C90902" w:rsidRPr="00C90902" w:rsidRDefault="00C90902" w:rsidP="00C90902">
      <w:pPr>
        <w:suppressAutoHyphens w:val="0"/>
        <w:autoSpaceDE w:val="0"/>
        <w:autoSpaceDN w:val="0"/>
        <w:adjustRightInd w:val="0"/>
        <w:spacing w:after="0" w:line="240" w:lineRule="auto"/>
        <w:rPr>
          <w:rFonts w:ascii="Calibri" w:hAnsi="Calibri" w:cs="Calibri"/>
          <w:color w:val="000000"/>
          <w:szCs w:val="24"/>
        </w:rPr>
      </w:pPr>
    </w:p>
    <w:p w14:paraId="1FA1FCC3" w14:textId="77777777" w:rsidR="00C90902" w:rsidRPr="00C90902" w:rsidRDefault="00C90902" w:rsidP="00C90902">
      <w:pPr>
        <w:suppressAutoHyphens w:val="0"/>
        <w:autoSpaceDE w:val="0"/>
        <w:autoSpaceDN w:val="0"/>
        <w:adjustRightInd w:val="0"/>
        <w:spacing w:after="0" w:line="240" w:lineRule="auto"/>
        <w:rPr>
          <w:rFonts w:ascii="Times New Roman" w:hAnsi="Times New Roman" w:cs="Times New Roman"/>
          <w:color w:val="000000"/>
          <w:szCs w:val="24"/>
        </w:rPr>
      </w:pPr>
    </w:p>
    <w:p w14:paraId="2D423F2B" w14:textId="77777777" w:rsidR="00C90902" w:rsidRPr="00C90902" w:rsidRDefault="00C90902" w:rsidP="00C90902"/>
    <w:p w14:paraId="29130338" w14:textId="2A7C18A7" w:rsidR="00D01B96" w:rsidRPr="00D01B96" w:rsidRDefault="00D01B96" w:rsidP="00D01B96">
      <w:r>
        <w:t>TODO</w:t>
      </w:r>
    </w:p>
    <w:p w14:paraId="5BEB2193" w14:textId="5D31E73D" w:rsidR="00D01B96" w:rsidRDefault="00D01B96" w:rsidP="00D01B96">
      <w:pPr>
        <w:pStyle w:val="Heading2"/>
      </w:pPr>
      <w:r>
        <w:t>OpenIGTLink (</w:t>
      </w:r>
      <w:r>
        <w:t>data transfer from 3D Slicer to ROS</w:t>
      </w:r>
      <w:r>
        <w:t>)</w:t>
      </w:r>
    </w:p>
    <w:p w14:paraId="77580FC2" w14:textId="0F97B384" w:rsidR="00D01B96" w:rsidRDefault="00D01B96" w:rsidP="00D01B96">
      <w:r>
        <w:t>TODO</w:t>
      </w:r>
    </w:p>
    <w:p w14:paraId="7D138472" w14:textId="49CE7EFB" w:rsidR="00D01B96" w:rsidRDefault="00D01B96" w:rsidP="00D01B96">
      <w:pPr>
        <w:pStyle w:val="Heading2"/>
      </w:pPr>
      <w:r>
        <w:t>OpenIGTLink (data transfer from</w:t>
      </w:r>
      <w:r>
        <w:t xml:space="preserve"> </w:t>
      </w:r>
      <w:r>
        <w:t>ROS</w:t>
      </w:r>
      <w:r>
        <w:t xml:space="preserve"> to </w:t>
      </w:r>
      <w:r>
        <w:t>3D Slicer)</w:t>
      </w:r>
    </w:p>
    <w:p w14:paraId="11EA4D96" w14:textId="6BB77724" w:rsidR="00D01B96" w:rsidRPr="00D01B96" w:rsidRDefault="00D01B96" w:rsidP="00D01B96">
      <w:r>
        <w:t>TODO</w:t>
      </w:r>
    </w:p>
    <w:p w14:paraId="036FD5BD" w14:textId="55BD6CF5" w:rsidR="00D01B96" w:rsidRDefault="00D01B96" w:rsidP="00D01B96">
      <w:pPr>
        <w:pStyle w:val="Heading2"/>
      </w:pPr>
      <w:r>
        <w:t>ROS (to move the robot)</w:t>
      </w:r>
    </w:p>
    <w:p w14:paraId="5F09D5E8" w14:textId="2041EA47" w:rsidR="00D01B96" w:rsidRDefault="00D01B96" w:rsidP="00D01B96">
      <w:r>
        <w:t>TODO</w:t>
      </w:r>
    </w:p>
    <w:p w14:paraId="7AAFC380" w14:textId="715F20CB" w:rsidR="006015F8" w:rsidRDefault="006015F8" w:rsidP="006015F8">
      <w:pPr>
        <w:pStyle w:val="Heading2"/>
      </w:pPr>
      <w:r>
        <w:t>Whole system</w:t>
      </w:r>
    </w:p>
    <w:p w14:paraId="6979F9F7" w14:textId="64293CBA" w:rsidR="006015F8" w:rsidRPr="006015F8" w:rsidRDefault="006015F8" w:rsidP="006015F8">
      <w:r>
        <w:t>TODO</w:t>
      </w:r>
    </w:p>
    <w:p w14:paraId="2ADCDA6E" w14:textId="77777777" w:rsidR="00D01B96" w:rsidRPr="00D01B96" w:rsidRDefault="00D01B96" w:rsidP="00D01B96"/>
    <w:p w14:paraId="0C1BC566" w14:textId="50B56878" w:rsidR="00AB677E" w:rsidRDefault="00D41146">
      <w:pPr>
        <w:pStyle w:val="Heading1"/>
      </w:pPr>
      <w:r w:rsidRPr="00CE69C5">
        <w:t>Validation</w:t>
      </w:r>
    </w:p>
    <w:p w14:paraId="6C1A2905" w14:textId="77777777" w:rsidR="00D01B96" w:rsidRDefault="00D01B96" w:rsidP="00D01B96">
      <w:pPr>
        <w:pStyle w:val="Heading2"/>
      </w:pPr>
      <w:r>
        <w:t>3D slicer path planning</w:t>
      </w:r>
    </w:p>
    <w:p w14:paraId="42A4A432" w14:textId="77777777" w:rsidR="00D01B96" w:rsidRPr="00D01B96" w:rsidRDefault="00D01B96" w:rsidP="00D01B96">
      <w:r>
        <w:t>TODO</w:t>
      </w:r>
    </w:p>
    <w:p w14:paraId="413BE3E9" w14:textId="77777777" w:rsidR="00D01B96" w:rsidRDefault="00D01B96" w:rsidP="00D01B96">
      <w:pPr>
        <w:pStyle w:val="Heading2"/>
      </w:pPr>
      <w:r>
        <w:t>OpenIGTLink (data transfer from 3D Slicer to ROS)</w:t>
      </w:r>
    </w:p>
    <w:p w14:paraId="31A34201" w14:textId="77777777" w:rsidR="00D01B96" w:rsidRDefault="00D01B96" w:rsidP="00D01B96">
      <w:r>
        <w:t>TODO</w:t>
      </w:r>
    </w:p>
    <w:p w14:paraId="5F27EA77" w14:textId="77777777" w:rsidR="00D01B96" w:rsidRDefault="00D01B96" w:rsidP="00D01B96">
      <w:pPr>
        <w:pStyle w:val="Heading2"/>
      </w:pPr>
      <w:r>
        <w:t>OpenIGTLink (data transfer from ROS to 3D Slicer)</w:t>
      </w:r>
    </w:p>
    <w:p w14:paraId="195AC9B9" w14:textId="77777777" w:rsidR="00D01B96" w:rsidRPr="00D01B96" w:rsidRDefault="00D01B96" w:rsidP="00D01B96">
      <w:r>
        <w:t>TODO</w:t>
      </w:r>
    </w:p>
    <w:p w14:paraId="4AF986AA" w14:textId="77777777" w:rsidR="00D01B96" w:rsidRDefault="00D01B96" w:rsidP="00D01B96">
      <w:pPr>
        <w:pStyle w:val="Heading2"/>
      </w:pPr>
      <w:r>
        <w:t>ROS (to move the robot)</w:t>
      </w:r>
    </w:p>
    <w:p w14:paraId="61AFF408" w14:textId="080B733C" w:rsidR="00D01B96" w:rsidRDefault="00D01B96" w:rsidP="00D01B96">
      <w:r>
        <w:t>TODO</w:t>
      </w:r>
    </w:p>
    <w:p w14:paraId="2B85C7F3" w14:textId="77777777" w:rsidR="006015F8" w:rsidRDefault="006015F8" w:rsidP="006015F8">
      <w:pPr>
        <w:pStyle w:val="Heading2"/>
      </w:pPr>
      <w:r>
        <w:t>Whole system</w:t>
      </w:r>
    </w:p>
    <w:p w14:paraId="46548DB1" w14:textId="77777777" w:rsidR="006015F8" w:rsidRPr="006015F8" w:rsidRDefault="006015F8" w:rsidP="006015F8">
      <w:r>
        <w:t>TODO</w:t>
      </w:r>
    </w:p>
    <w:p w14:paraId="64A4C5B7" w14:textId="34CCA607" w:rsidR="006015F8" w:rsidRDefault="006015F8" w:rsidP="00D01B96"/>
    <w:p w14:paraId="2A0A3582" w14:textId="68FEDB9F" w:rsidR="006015F8" w:rsidRDefault="006015F8" w:rsidP="006015F8">
      <w:pPr>
        <w:pStyle w:val="Heading1"/>
      </w:pPr>
      <w:r>
        <w:lastRenderedPageBreak/>
        <w:t>Conclusions</w:t>
      </w:r>
    </w:p>
    <w:p w14:paraId="5A759677" w14:textId="06681248" w:rsidR="00D01B96" w:rsidRPr="00D01B96" w:rsidRDefault="006015F8" w:rsidP="00D01B96">
      <w:r>
        <w:t>TODO</w:t>
      </w:r>
    </w:p>
    <w:p w14:paraId="2070A390" w14:textId="77777777" w:rsidR="00AB677E" w:rsidRPr="00CE69C5" w:rsidRDefault="00AB677E">
      <w:pPr>
        <w:pStyle w:val="Heading2"/>
      </w:pPr>
    </w:p>
    <w:p w14:paraId="1C3F918F" w14:textId="77777777" w:rsidR="00AB677E" w:rsidRPr="00CE69C5" w:rsidRDefault="00D41146">
      <w:pPr>
        <w:pStyle w:val="Heading1"/>
      </w:pPr>
      <w:r w:rsidRPr="00CE69C5">
        <w:t>Code / Git Repository</w:t>
      </w:r>
    </w:p>
    <w:p w14:paraId="4DBFECA8" w14:textId="77777777" w:rsidR="00AB677E" w:rsidRPr="00CE69C5" w:rsidRDefault="00D41146">
      <w:hyperlink>
        <w:r w:rsidRPr="00CE69C5">
          <w:rPr>
            <w:rStyle w:val="Hyperlink"/>
          </w:rPr>
          <w:t>https://git</w:t>
        </w:r>
        <w:r w:rsidRPr="00CE69C5">
          <w:rPr>
            <w:rStyle w:val="Hyperlink"/>
          </w:rPr>
          <w:t>hub.com/Meldanen/kcl/tree/master/robotics/final</w:t>
        </w:r>
      </w:hyperlink>
    </w:p>
    <w:p w14:paraId="56E6D916" w14:textId="77777777" w:rsidR="00AB677E" w:rsidRPr="00CE69C5" w:rsidRDefault="00AB677E"/>
    <w:p w14:paraId="7123004C" w14:textId="77777777" w:rsidR="00AB677E" w:rsidRPr="00CE69C5" w:rsidRDefault="00AB677E"/>
    <w:p w14:paraId="66CF659C" w14:textId="77777777" w:rsidR="00AB677E" w:rsidRPr="00CE69C5" w:rsidRDefault="00AB677E"/>
    <w:p w14:paraId="3D79F135" w14:textId="77777777" w:rsidR="00AB677E" w:rsidRPr="00CE69C5" w:rsidRDefault="00AB677E"/>
    <w:p w14:paraId="0A274870" w14:textId="77777777" w:rsidR="00AB677E" w:rsidRPr="00CE69C5" w:rsidRDefault="00AB677E"/>
    <w:p w14:paraId="20129D6C" w14:textId="77777777" w:rsidR="00AB677E" w:rsidRPr="00CE69C5" w:rsidRDefault="00AB677E"/>
    <w:p w14:paraId="052DFC93" w14:textId="77777777" w:rsidR="00AB677E" w:rsidRPr="00CE69C5" w:rsidRDefault="00AB677E"/>
    <w:p w14:paraId="503F39B1" w14:textId="77777777" w:rsidR="00AB677E" w:rsidRPr="00CE69C5" w:rsidRDefault="00AB677E"/>
    <w:p w14:paraId="24950E2C" w14:textId="77777777" w:rsidR="00AB677E" w:rsidRPr="00CE69C5" w:rsidRDefault="00AB677E"/>
    <w:p w14:paraId="054D83C8" w14:textId="77777777" w:rsidR="00AB677E" w:rsidRPr="00CE69C5" w:rsidRDefault="00AB677E"/>
    <w:p w14:paraId="09C54250" w14:textId="77777777" w:rsidR="00AB677E" w:rsidRPr="00CE69C5" w:rsidRDefault="00AB677E"/>
    <w:p w14:paraId="6F8DA272" w14:textId="77777777" w:rsidR="00AB677E" w:rsidRPr="00CE69C5" w:rsidRDefault="00AB677E"/>
    <w:p w14:paraId="279DCFC6" w14:textId="77777777" w:rsidR="00AB677E" w:rsidRPr="00CE69C5" w:rsidRDefault="00AB677E"/>
    <w:p w14:paraId="498C0771" w14:textId="2EE55D69" w:rsidR="00AB677E" w:rsidRPr="00CE69C5" w:rsidRDefault="00D41146" w:rsidP="002D1583">
      <w:pPr>
        <w:pStyle w:val="Heading1"/>
      </w:pPr>
      <w:r w:rsidRPr="00CE69C5">
        <w:t>References</w:t>
      </w:r>
    </w:p>
    <w:p w14:paraId="3D660916" w14:textId="7A552124" w:rsidR="002D1583" w:rsidRPr="002D1583" w:rsidRDefault="002D1583" w:rsidP="002D1583">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2D1583">
        <w:rPr>
          <w:rFonts w:ascii="Calibri" w:hAnsi="Calibri" w:cs="Calibri"/>
          <w:noProof/>
          <w:szCs w:val="24"/>
        </w:rPr>
        <w:t>[1]</w:t>
      </w:r>
      <w:r w:rsidRPr="002D1583">
        <w:rPr>
          <w:rFonts w:ascii="Calibri" w:hAnsi="Calibri" w:cs="Calibri"/>
          <w:noProof/>
          <w:szCs w:val="24"/>
        </w:rPr>
        <w:tab/>
        <w:t xml:space="preserve">A. B. L. Larsen, S. K. Sønderby, H. Larochelle, and O. Winther, “Autoencoding beyond pixels using a learned similarity metric,” </w:t>
      </w:r>
      <w:r w:rsidRPr="002D1583">
        <w:rPr>
          <w:rFonts w:ascii="Calibri" w:hAnsi="Calibri" w:cs="Calibri"/>
          <w:i/>
          <w:iCs/>
          <w:noProof/>
          <w:szCs w:val="24"/>
        </w:rPr>
        <w:t>33rd Int. Conf. Mach. Learn. ICML 2016</w:t>
      </w:r>
      <w:r w:rsidRPr="002D1583">
        <w:rPr>
          <w:rFonts w:ascii="Calibri" w:hAnsi="Calibri" w:cs="Calibri"/>
          <w:noProof/>
          <w:szCs w:val="24"/>
        </w:rPr>
        <w:t>, vol. 4, pp. 2341–2349, 2016.</w:t>
      </w:r>
    </w:p>
    <w:p w14:paraId="1C065504" w14:textId="167DFCBA" w:rsidR="00AB677E" w:rsidRPr="00CE69C5" w:rsidRDefault="002D1583">
      <w:r>
        <w:fldChar w:fldCharType="end"/>
      </w:r>
    </w:p>
    <w:p w14:paraId="39F84190" w14:textId="77777777" w:rsidR="00AB677E" w:rsidRPr="00CE69C5" w:rsidRDefault="00AB677E"/>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77777777" w:rsidR="00AB677E" w:rsidRPr="00CE69C5" w:rsidRDefault="00AB677E"/>
    <w:p w14:paraId="0845BBD5" w14:textId="77777777" w:rsidR="00AB677E" w:rsidRPr="00CE69C5" w:rsidRDefault="00D41146">
      <w:pPr>
        <w:pStyle w:val="Heading1"/>
      </w:pPr>
      <w:r w:rsidRPr="00CE69C5">
        <w:t>Appendix</w:t>
      </w:r>
    </w:p>
    <w:sectPr w:rsidR="00AB677E" w:rsidRPr="00CE69C5">
      <w:headerReference w:type="default" r:id="rId11"/>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2D0F01" w14:textId="77777777" w:rsidR="00D41146" w:rsidRDefault="00D41146">
      <w:pPr>
        <w:spacing w:after="0" w:line="240" w:lineRule="auto"/>
      </w:pPr>
      <w:r>
        <w:separator/>
      </w:r>
    </w:p>
  </w:endnote>
  <w:endnote w:type="continuationSeparator" w:id="0">
    <w:p w14:paraId="47DBEE8A" w14:textId="77777777" w:rsidR="00D41146" w:rsidRDefault="00D411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F5962" w14:textId="77777777" w:rsidR="00D41146" w:rsidRDefault="00D41146">
      <w:pPr>
        <w:spacing w:after="0" w:line="240" w:lineRule="auto"/>
      </w:pPr>
      <w:r>
        <w:separator/>
      </w:r>
    </w:p>
  </w:footnote>
  <w:footnote w:type="continuationSeparator" w:id="0">
    <w:p w14:paraId="3BDD238C" w14:textId="77777777" w:rsidR="00D41146" w:rsidRDefault="00D41146">
      <w:pPr>
        <w:spacing w:after="0" w:line="240" w:lineRule="auto"/>
      </w:pPr>
      <w:r>
        <w:continuationSeparator/>
      </w:r>
    </w:p>
  </w:footnote>
  <w:footnote w:id="1">
    <w:p w14:paraId="7433E5C1" w14:textId="7B8FABB6" w:rsidR="00AF70B8" w:rsidRDefault="00AF70B8">
      <w:pPr>
        <w:pStyle w:val="FootnoteText"/>
      </w:pPr>
      <w:r>
        <w:rPr>
          <w:rStyle w:val="FootnoteReference"/>
        </w:rPr>
        <w:footnoteRef/>
      </w:r>
      <w:r>
        <w:t xml:space="preserve"> </w:t>
      </w:r>
      <w:r>
        <w:t xml:space="preserve">The risk resulting from information and capabilities not being shared among/by enough team members </w:t>
      </w:r>
      <w:r>
        <w:t>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AB677E" w:rsidRDefault="00D41146">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9"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9"/>
  </w:num>
  <w:num w:numId="2">
    <w:abstractNumId w:val="6"/>
  </w:num>
  <w:num w:numId="3">
    <w:abstractNumId w:val="8"/>
  </w:num>
  <w:num w:numId="4">
    <w:abstractNumId w:val="5"/>
  </w:num>
  <w:num w:numId="5">
    <w:abstractNumId w:val="7"/>
  </w:num>
  <w:num w:numId="6">
    <w:abstractNumId w:val="3"/>
  </w:num>
  <w:num w:numId="7">
    <w:abstractNumId w:val="4"/>
  </w:num>
  <w:num w:numId="8">
    <w:abstractNumId w:val="1"/>
  </w:num>
  <w:num w:numId="9">
    <w:abstractNumId w:val="10"/>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8133E"/>
    <w:rsid w:val="00240FFD"/>
    <w:rsid w:val="002D1583"/>
    <w:rsid w:val="0031149D"/>
    <w:rsid w:val="00331C43"/>
    <w:rsid w:val="003A011F"/>
    <w:rsid w:val="00406F2E"/>
    <w:rsid w:val="00423A62"/>
    <w:rsid w:val="00426223"/>
    <w:rsid w:val="006015F8"/>
    <w:rsid w:val="00654A44"/>
    <w:rsid w:val="00683CB2"/>
    <w:rsid w:val="008467A0"/>
    <w:rsid w:val="00AB677E"/>
    <w:rsid w:val="00AF70B8"/>
    <w:rsid w:val="00B06C1E"/>
    <w:rsid w:val="00B1276A"/>
    <w:rsid w:val="00C07C65"/>
    <w:rsid w:val="00C90902"/>
    <w:rsid w:val="00CE69C5"/>
    <w:rsid w:val="00D01B96"/>
    <w:rsid w:val="00D41146"/>
    <w:rsid w:val="00E36A6B"/>
    <w:rsid w:val="00F66D6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015F8"/>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2.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F9FE8F9-2D50-4A39-9D02-2CF27ECC5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6</TotalTime>
  <Pages>4</Pages>
  <Words>1133</Words>
  <Characters>6459</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298</cp:revision>
  <cp:lastPrinted>2020-03-12T22:18:00Z</cp:lastPrinted>
  <dcterms:created xsi:type="dcterms:W3CDTF">2020-01-31T03:21:00Z</dcterms:created>
  <dcterms:modified xsi:type="dcterms:W3CDTF">2020-05-17T19:4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